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3D406F"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00466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00466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A8393A" w:rsidRDefault="003D406F"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3D406F" w:rsidRDefault="00402260" w:rsidP="004B59D5">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A Ban Drug in College Student</w:t>
      </w:r>
    </w:p>
    <w:p w:rsidR="00402260" w:rsidRDefault="00402260" w:rsidP="00887902">
      <w:pPr>
        <w:spacing w:line="480" w:lineRule="auto"/>
      </w:pPr>
      <w:r>
        <w:t xml:space="preserve">Drugs need to be banned for College Students as Drugs are </w:t>
      </w:r>
      <w:r w:rsidR="00DC7CAB">
        <w:t>destructing the lives and careers of students. Students are not much concerned towards studies as the usage of drug</w:t>
      </w:r>
      <w:r w:rsidR="00887902">
        <w:t xml:space="preserve">s have diverted them from their </w:t>
      </w:r>
      <w:r w:rsidR="00DC7CAB">
        <w:t>path and they find more interest in low moral activities than studies.</w:t>
      </w:r>
    </w:p>
    <w:p w:rsidR="00887902" w:rsidRDefault="00DC7CAB" w:rsidP="00887902">
      <w:pPr>
        <w:spacing w:line="480" w:lineRule="auto"/>
      </w:pPr>
      <w:r>
        <w:t>The plan for banning drugs should be introduced to reduce the rate of student diversion. There are a lot of cases recorded everyday where students overdose on drug</w:t>
      </w:r>
      <w:r w:rsidR="009F3C48">
        <w:t>s and get indulged in activities which are not good for their career and even for their lives.</w:t>
      </w:r>
    </w:p>
    <w:p w:rsidR="00DC7CAB" w:rsidRDefault="009F3C48" w:rsidP="00887902">
      <w:pPr>
        <w:spacing w:line="480" w:lineRule="auto"/>
      </w:pPr>
      <w:r>
        <w:t xml:space="preserve"> Drugs need to be banned by authorities in the premises of academic institutes as well as other places. Drugs are a threat to moral and academic values. The addiction of drugs is becoming common in youth due to several reasons like stress of studies, peer pressure, financial issues and even curiosity maybe a cause for this addiction. </w:t>
      </w:r>
      <w:r w:rsidR="00DC7CAB">
        <w:t xml:space="preserve"> </w:t>
      </w:r>
    </w:p>
    <w:p w:rsidR="009F3C48" w:rsidRDefault="009F3C48" w:rsidP="00887902">
      <w:pPr>
        <w:spacing w:line="480" w:lineRule="auto"/>
      </w:pPr>
      <w:r>
        <w:t>If drugs are to be banned, the drugs used in college experimentation should also be ba</w:t>
      </w:r>
      <w:r w:rsidR="00BE170C">
        <w:t>nned. Any kind of addiction to drugs can lead to severe tragedies such as injury, arrest or maybe death. The talents of students are getting affected. The only possible way to stop this is to ban drugs and make students aware of tragedies caused by them.</w:t>
      </w:r>
      <w:r w:rsidR="00887902">
        <w:t xml:space="preserve"> If drugs are not banned, the future of students is lost and they will ruin themselves. </w:t>
      </w:r>
    </w:p>
    <w:p w:rsidR="00BE170C" w:rsidRDefault="00BE170C" w:rsidP="00887902">
      <w:pPr>
        <w:spacing w:line="480" w:lineRule="auto"/>
      </w:pPr>
      <w:r>
        <w:t>By banning drugs for students the students will become more secure and concerned towards their lives and career. They will use their potential for the sake of their own better instead of ruining their lives by becoming addicts.</w:t>
      </w:r>
    </w:p>
    <w:p w:rsidR="00BE170C" w:rsidRDefault="00BE170C" w:rsidP="00887902">
      <w:pPr>
        <w:spacing w:line="480" w:lineRule="auto"/>
      </w:pPr>
      <w:r>
        <w:lastRenderedPageBreak/>
        <w:t xml:space="preserve">Drug awareness should be spread among all. The costs of drug should be increased for it would not be affordable for all and people would not get inclined towards it. Drug ban will affect the freedom of students and students will not unnecessarily ruin their lives. The </w:t>
      </w:r>
      <w:r w:rsidR="00887902">
        <w:t>security will</w:t>
      </w:r>
      <w:r>
        <w:t xml:space="preserve"> be increased </w:t>
      </w:r>
      <w:r w:rsidR="00887902">
        <w:t>and this will cause an increase in cost as well.</w:t>
      </w:r>
    </w:p>
    <w:p w:rsidR="00887902" w:rsidRDefault="00887902" w:rsidP="00887902">
      <w:pPr>
        <w:spacing w:line="480" w:lineRule="auto"/>
      </w:pPr>
      <w:r>
        <w:t xml:space="preserve">In order to get rid of this abuse we need to eliminate this evil from our society. </w:t>
      </w:r>
    </w:p>
    <w:p w:rsidR="00887902" w:rsidRDefault="00C27A02" w:rsidP="00C27A02">
      <w:pPr>
        <w:tabs>
          <w:tab w:val="left" w:pos="7629"/>
        </w:tabs>
        <w:spacing w:line="480" w:lineRule="auto"/>
      </w:pPr>
      <w:r>
        <w:tab/>
      </w:r>
      <w:bookmarkStart w:id="0" w:name="_GoBack"/>
      <w:bookmarkEnd w:id="0"/>
    </w:p>
    <w:p w:rsidR="003D406F" w:rsidRDefault="003D406F" w:rsidP="00887902">
      <w:pPr>
        <w:spacing w:after="0" w:line="480" w:lineRule="auto"/>
        <w:ind w:firstLine="720"/>
        <w:jc w:val="center"/>
        <w:rPr>
          <w:rFonts w:ascii="Times New Roman" w:hAnsi="Times New Roman" w:cs="Times New Roman"/>
          <w:sz w:val="24"/>
          <w:szCs w:val="24"/>
        </w:rPr>
      </w:pPr>
    </w:p>
    <w:p w:rsidR="003D406F" w:rsidRDefault="003D406F" w:rsidP="00887902">
      <w:pPr>
        <w:spacing w:after="0" w:line="480" w:lineRule="auto"/>
        <w:ind w:firstLine="720"/>
        <w:jc w:val="center"/>
        <w:rPr>
          <w:rFonts w:ascii="Times New Roman" w:hAnsi="Times New Roman" w:cs="Times New Roman"/>
          <w:sz w:val="24"/>
          <w:szCs w:val="24"/>
        </w:rPr>
      </w:pPr>
    </w:p>
    <w:p w:rsidR="003D406F" w:rsidRDefault="003D406F" w:rsidP="00887902">
      <w:pPr>
        <w:spacing w:after="0" w:line="480" w:lineRule="auto"/>
        <w:ind w:firstLine="720"/>
        <w:jc w:val="center"/>
        <w:rPr>
          <w:rFonts w:ascii="Times New Roman" w:hAnsi="Times New Roman" w:cs="Times New Roman"/>
          <w:sz w:val="24"/>
          <w:szCs w:val="24"/>
        </w:rPr>
      </w:pPr>
    </w:p>
    <w:p w:rsidR="003D406F" w:rsidRDefault="003D406F" w:rsidP="00887902">
      <w:pPr>
        <w:spacing w:after="0" w:line="480" w:lineRule="auto"/>
        <w:ind w:firstLine="720"/>
        <w:jc w:val="center"/>
        <w:rPr>
          <w:rFonts w:ascii="Times New Roman" w:hAnsi="Times New Roman" w:cs="Times New Roman"/>
          <w:sz w:val="24"/>
          <w:szCs w:val="24"/>
        </w:rPr>
      </w:pPr>
    </w:p>
    <w:p w:rsidR="003D406F" w:rsidRDefault="003D406F" w:rsidP="00887902">
      <w:pPr>
        <w:spacing w:after="0" w:line="480" w:lineRule="auto"/>
        <w:ind w:firstLine="720"/>
        <w:jc w:val="center"/>
        <w:rPr>
          <w:rFonts w:ascii="Times New Roman" w:hAnsi="Times New Roman" w:cs="Times New Roman"/>
          <w:sz w:val="24"/>
          <w:szCs w:val="24"/>
        </w:rPr>
      </w:pPr>
    </w:p>
    <w:p w:rsidR="003D406F" w:rsidRDefault="003D406F" w:rsidP="00887902">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D838E1" w:rsidRPr="00A66887" w:rsidRDefault="00A66887" w:rsidP="00D838E1">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p>
    <w:p w:rsidR="004B59D5" w:rsidRPr="00A8393A" w:rsidRDefault="00A66887"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4B59D5" w:rsidRPr="00A8393A"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85ED7" w:rsidRDefault="00E85ED7" w:rsidP="00A8393A">
      <w:pPr>
        <w:spacing w:after="0" w:line="240" w:lineRule="auto"/>
      </w:pPr>
      <w:r>
        <w:separator/>
      </w:r>
    </w:p>
  </w:endnote>
  <w:endnote w:type="continuationSeparator" w:id="0">
    <w:p w:rsidR="00E85ED7" w:rsidRDefault="00E85ED7" w:rsidP="00A839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85ED7" w:rsidRDefault="00E85ED7" w:rsidP="00A8393A">
      <w:pPr>
        <w:spacing w:after="0" w:line="240" w:lineRule="auto"/>
      </w:pPr>
      <w:r>
        <w:separator/>
      </w:r>
    </w:p>
  </w:footnote>
  <w:footnote w:type="continuationSeparator" w:id="0">
    <w:p w:rsidR="00E85ED7" w:rsidRDefault="00E85ED7" w:rsidP="00A8393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3D406F"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00A8393A"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00A8393A"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C27A02">
          <w:rPr>
            <w:rFonts w:ascii="Times New Roman" w:hAnsi="Times New Roman" w:cs="Times New Roman"/>
            <w:noProof/>
            <w:sz w:val="24"/>
            <w:szCs w:val="24"/>
          </w:rPr>
          <w:t>2</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A0MzA3MDa3NDI2MzdQ0lEKTi0uzszPAykwrgUAcqpF7iwAAAA="/>
  </w:docVars>
  <w:rsids>
    <w:rsidRoot w:val="00A8393A"/>
    <w:rsid w:val="00004668"/>
    <w:rsid w:val="00033C64"/>
    <w:rsid w:val="00085CA0"/>
    <w:rsid w:val="000A2BE5"/>
    <w:rsid w:val="000B7FB2"/>
    <w:rsid w:val="000D481D"/>
    <w:rsid w:val="000E132D"/>
    <w:rsid w:val="001031CA"/>
    <w:rsid w:val="001351D4"/>
    <w:rsid w:val="001407F0"/>
    <w:rsid w:val="001A3700"/>
    <w:rsid w:val="001C4732"/>
    <w:rsid w:val="001F256A"/>
    <w:rsid w:val="002128DC"/>
    <w:rsid w:val="002324B1"/>
    <w:rsid w:val="0027162B"/>
    <w:rsid w:val="00276070"/>
    <w:rsid w:val="00287C80"/>
    <w:rsid w:val="002A6446"/>
    <w:rsid w:val="002D65CE"/>
    <w:rsid w:val="002E2095"/>
    <w:rsid w:val="00304B58"/>
    <w:rsid w:val="00351563"/>
    <w:rsid w:val="003A254E"/>
    <w:rsid w:val="003A32AF"/>
    <w:rsid w:val="003D406F"/>
    <w:rsid w:val="00402260"/>
    <w:rsid w:val="00451C25"/>
    <w:rsid w:val="00454D1A"/>
    <w:rsid w:val="00471C56"/>
    <w:rsid w:val="004A4AAB"/>
    <w:rsid w:val="004B59D5"/>
    <w:rsid w:val="004E189E"/>
    <w:rsid w:val="0051180A"/>
    <w:rsid w:val="00605C42"/>
    <w:rsid w:val="00624516"/>
    <w:rsid w:val="006B2C75"/>
    <w:rsid w:val="006D3DF5"/>
    <w:rsid w:val="006D6792"/>
    <w:rsid w:val="00710BE9"/>
    <w:rsid w:val="00775832"/>
    <w:rsid w:val="00810272"/>
    <w:rsid w:val="008232A1"/>
    <w:rsid w:val="00823BB2"/>
    <w:rsid w:val="008613D4"/>
    <w:rsid w:val="00887902"/>
    <w:rsid w:val="008D57EA"/>
    <w:rsid w:val="008F1979"/>
    <w:rsid w:val="00903281"/>
    <w:rsid w:val="00994716"/>
    <w:rsid w:val="009A1AE9"/>
    <w:rsid w:val="009B3F91"/>
    <w:rsid w:val="009E4B12"/>
    <w:rsid w:val="009F3C48"/>
    <w:rsid w:val="00A242E5"/>
    <w:rsid w:val="00A31342"/>
    <w:rsid w:val="00A5191D"/>
    <w:rsid w:val="00A66887"/>
    <w:rsid w:val="00A8393A"/>
    <w:rsid w:val="00AB6443"/>
    <w:rsid w:val="00AC3384"/>
    <w:rsid w:val="00AC60CE"/>
    <w:rsid w:val="00AE5CBB"/>
    <w:rsid w:val="00B10777"/>
    <w:rsid w:val="00B143C6"/>
    <w:rsid w:val="00B37643"/>
    <w:rsid w:val="00B467A0"/>
    <w:rsid w:val="00BD2C2D"/>
    <w:rsid w:val="00BE170C"/>
    <w:rsid w:val="00BF0583"/>
    <w:rsid w:val="00C27A02"/>
    <w:rsid w:val="00C33769"/>
    <w:rsid w:val="00C81535"/>
    <w:rsid w:val="00CB2F72"/>
    <w:rsid w:val="00CD3396"/>
    <w:rsid w:val="00D16C54"/>
    <w:rsid w:val="00D34E08"/>
    <w:rsid w:val="00D4304E"/>
    <w:rsid w:val="00D65CD7"/>
    <w:rsid w:val="00D838E1"/>
    <w:rsid w:val="00D84B40"/>
    <w:rsid w:val="00DB10A7"/>
    <w:rsid w:val="00DB6E19"/>
    <w:rsid w:val="00DC7CAB"/>
    <w:rsid w:val="00E2271E"/>
    <w:rsid w:val="00E85ED7"/>
    <w:rsid w:val="00EB2204"/>
    <w:rsid w:val="00EB4165"/>
    <w:rsid w:val="00EC693C"/>
    <w:rsid w:val="00EE530F"/>
    <w:rsid w:val="00F03E8F"/>
    <w:rsid w:val="00F476A2"/>
    <w:rsid w:val="00FA0CFB"/>
    <w:rsid w:val="00FB6937"/>
    <w:rsid w:val="00FD4D33"/>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A226992-1CD6-4384-82F3-8ED69AE31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Bibliography">
    <w:name w:val="Bibliography"/>
    <w:basedOn w:val="Normal"/>
    <w:next w:val="Normal"/>
    <w:uiPriority w:val="37"/>
    <w:unhideWhenUsed/>
    <w:rsid w:val="00A6688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320</Words>
  <Characters>1826</Characters>
  <Application>Microsoft Office Word</Application>
  <DocSecurity>0</DocSecurity>
  <Lines>15</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Night</cp:lastModifiedBy>
  <cp:revision>2</cp:revision>
  <dcterms:created xsi:type="dcterms:W3CDTF">2019-04-04T05:01:00Z</dcterms:created>
  <dcterms:modified xsi:type="dcterms:W3CDTF">2019-04-04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0CpDGmBi"/&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